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C3D40" w14:textId="77777777" w:rsidR="00642F68" w:rsidRDefault="00642F68" w:rsidP="00360BA4">
      <w:pPr>
        <w:jc w:val="both"/>
        <w:rPr>
          <w:rFonts w:ascii="Arial" w:hAnsi="Arial" w:cs="Arial"/>
          <w:iCs/>
          <w:sz w:val="22"/>
          <w:szCs w:val="22"/>
        </w:rPr>
      </w:pPr>
    </w:p>
    <w:p w14:paraId="2E424046" w14:textId="4A9DFA98" w:rsidR="00454500" w:rsidRDefault="00454500" w:rsidP="00360BA4">
      <w:pPr>
        <w:jc w:val="both"/>
        <w:rPr>
          <w:rFonts w:ascii="Arial" w:hAnsi="Arial" w:cs="Arial"/>
          <w:iCs/>
          <w:sz w:val="22"/>
          <w:szCs w:val="22"/>
        </w:rPr>
      </w:pPr>
      <w:r>
        <w:rPr>
          <w:rFonts w:ascii="Arial" w:hAnsi="Arial" w:cs="Arial"/>
          <w:iCs/>
          <w:sz w:val="22"/>
          <w:szCs w:val="22"/>
        </w:rPr>
        <w:t>Date</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393021CB"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053BCF24"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2C7E4049" w:rsidR="009A73D8" w:rsidRDefault="00CF0A97" w:rsidP="00360BA4">
      <w:pPr>
        <w:jc w:val="both"/>
        <w:rPr>
          <w:rFonts w:ascii="Arial" w:hAnsi="Arial" w:cs="Arial"/>
          <w:sz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the environment, or target locations. Our second model involves two processes acting in parallel: a strategic learning process that is active when the goal is to match step lengths to visual targets, and in parallel, a slowly updating </w:t>
      </w:r>
      <w:r w:rsidR="00E5125A">
        <w:rPr>
          <w:rFonts w:ascii="Arial" w:hAnsi="Arial" w:cs="Arial"/>
          <w:sz w:val="22"/>
        </w:rPr>
        <w:t xml:space="preserve">use-dependent </w:t>
      </w:r>
      <w:r w:rsidR="009A73D8" w:rsidRPr="006177E3">
        <w:rPr>
          <w:rFonts w:ascii="Arial" w:hAnsi="Arial" w:cs="Arial"/>
          <w:sz w:val="22"/>
        </w:rPr>
        <w:t xml:space="preserve">process that biases movements in the direction of immediately preceding movements </w:t>
      </w:r>
      <w:r w:rsidR="009A73D8" w:rsidRPr="006177E3">
        <w:rPr>
          <w:rFonts w:ascii="Arial" w:hAnsi="Arial" w:cs="Arial"/>
          <w:sz w:val="22"/>
        </w:rPr>
        <w:fldChar w:fldCharType="begin"/>
      </w:r>
      <w:r w:rsidR="00AC7890">
        <w:rPr>
          <w:rFonts w:ascii="Arial" w:hAnsi="Arial" w:cs="Arial"/>
          <w:sz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Diedrichsen et al., 2010)</w:t>
      </w:r>
      <w:r w:rsidR="009A73D8" w:rsidRPr="006177E3">
        <w:rPr>
          <w:rFonts w:ascii="Arial" w:hAnsi="Arial" w:cs="Arial"/>
          <w:sz w:val="22"/>
        </w:rPr>
        <w:fldChar w:fldCharType="end"/>
      </w:r>
      <w:r w:rsidR="009A73D8" w:rsidRPr="006177E3">
        <w:rPr>
          <w:rFonts w:ascii="Arial" w:hAnsi="Arial" w:cs="Arial"/>
          <w:sz w:val="22"/>
        </w:rPr>
        <w:t xml:space="preserve">. Critically, our </w:t>
      </w:r>
      <w:r w:rsidR="009819FA">
        <w:rPr>
          <w:rFonts w:ascii="Arial" w:hAnsi="Arial" w:cs="Arial"/>
          <w:sz w:val="22"/>
        </w:rPr>
        <w:t>S</w:t>
      </w:r>
      <w:r w:rsidR="00E5125A">
        <w:rPr>
          <w:rFonts w:ascii="Arial" w:hAnsi="Arial" w:cs="Arial"/>
          <w:sz w:val="22"/>
        </w:rPr>
        <w:t xml:space="preserve">trategy </w:t>
      </w:r>
      <w:r w:rsidR="009819FA">
        <w:rPr>
          <w:rFonts w:ascii="Arial" w:hAnsi="Arial" w:cs="Arial"/>
          <w:sz w:val="22"/>
        </w:rPr>
        <w:t>and U</w:t>
      </w:r>
      <w:r w:rsidR="00E5125A">
        <w:rPr>
          <w:rFonts w:ascii="Arial" w:hAnsi="Arial" w:cs="Arial"/>
          <w:sz w:val="22"/>
        </w:rPr>
        <w:t>se-</w:t>
      </w:r>
      <w:r w:rsidR="009819FA">
        <w:rPr>
          <w:rFonts w:ascii="Arial" w:hAnsi="Arial" w:cs="Arial"/>
          <w:sz w:val="22"/>
        </w:rPr>
        <w:t>D</w:t>
      </w:r>
      <w:r w:rsidR="00E5125A">
        <w:rPr>
          <w:rFonts w:ascii="Arial" w:hAnsi="Arial" w:cs="Arial"/>
          <w:sz w:val="22"/>
        </w:rPr>
        <w:t>ependent model</w:t>
      </w:r>
      <w:r w:rsidR="009A73D8" w:rsidRPr="006177E3">
        <w:rPr>
          <w:rFonts w:ascii="Arial" w:hAnsi="Arial" w:cs="Arial"/>
          <w:sz w:val="22"/>
        </w:rPr>
        <w:t xml:space="preserve"> is much less sensitive to the consistency of the environment than the Bayesian model. Thus, we have designed a set of walking experiments that systematically vary environmental consistency and assess the state of use-</w:t>
      </w:r>
      <w:r w:rsidR="009A73D8" w:rsidRPr="006177E3">
        <w:rPr>
          <w:rFonts w:ascii="Arial" w:hAnsi="Arial" w:cs="Arial"/>
          <w:sz w:val="22"/>
        </w:rPr>
        <w:lastRenderedPageBreak/>
        <w:t>dependent biases during no-feedback trials in order to discriminate between these two competing theories on the underlying constraints of use-dependent learning.</w:t>
      </w:r>
    </w:p>
    <w:p w14:paraId="62A7460E" w14:textId="463772FC" w:rsidR="00F675C3" w:rsidRDefault="00F675C3" w:rsidP="00360BA4">
      <w:pPr>
        <w:jc w:val="both"/>
        <w:rPr>
          <w:rFonts w:ascii="Arial" w:hAnsi="Arial" w:cs="Arial"/>
          <w:sz w:val="22"/>
        </w:rPr>
      </w:pPr>
    </w:p>
    <w:p w14:paraId="5842F69A" w14:textId="77A629C9" w:rsidR="00F675C3" w:rsidRDefault="00F675C3" w:rsidP="00360BA4">
      <w:pPr>
        <w:jc w:val="both"/>
        <w:rPr>
          <w:rFonts w:ascii="Arial" w:hAnsi="Arial" w:cs="Arial"/>
          <w:sz w:val="22"/>
          <w:szCs w:val="22"/>
        </w:rPr>
      </w:pPr>
      <w:r>
        <w:rPr>
          <w:rFonts w:ascii="Arial" w:hAnsi="Arial" w:cs="Arial"/>
          <w:sz w:val="22"/>
          <w:szCs w:val="22"/>
        </w:rPr>
        <w:t xml:space="preserve">The results of this </w:t>
      </w:r>
      <w:r w:rsidR="003A38DA">
        <w:rPr>
          <w:rFonts w:ascii="Arial" w:hAnsi="Arial" w:cs="Arial"/>
          <w:sz w:val="22"/>
          <w:szCs w:val="22"/>
        </w:rPr>
        <w:t>registered report</w:t>
      </w:r>
      <w:r>
        <w:rPr>
          <w:rFonts w:ascii="Arial" w:hAnsi="Arial" w:cs="Arial"/>
          <w:sz w:val="22"/>
          <w:szCs w:val="22"/>
        </w:rPr>
        <w:t xml:space="preserve"> have broad implications for the study of locomotor learning</w:t>
      </w:r>
      <w:r w:rsidR="00E420D9">
        <w:rPr>
          <w:rFonts w:ascii="Arial" w:hAnsi="Arial" w:cs="Arial"/>
          <w:sz w:val="22"/>
          <w:szCs w:val="22"/>
        </w:rPr>
        <w:t xml:space="preserve"> and will motivate re-investigation of key findings in the literature</w:t>
      </w:r>
      <w:r>
        <w:rPr>
          <w:rFonts w:ascii="Arial" w:hAnsi="Arial" w:cs="Arial"/>
          <w:sz w:val="22"/>
          <w:szCs w:val="22"/>
        </w:rPr>
        <w:t xml:space="preserve">. </w:t>
      </w:r>
      <w:r w:rsidR="009819FA">
        <w:rPr>
          <w:rFonts w:ascii="Arial" w:hAnsi="Arial" w:cs="Arial"/>
          <w:sz w:val="22"/>
          <w:szCs w:val="22"/>
        </w:rPr>
        <w:t>R</w:t>
      </w:r>
      <w:r w:rsidR="00E420D9">
        <w:rPr>
          <w:rFonts w:ascii="Arial" w:hAnsi="Arial" w:cs="Arial"/>
          <w:sz w:val="22"/>
          <w:szCs w:val="22"/>
        </w:rPr>
        <w:t>epetition is intrinsic to locomotor studies of sensorimotor adaptation</w:t>
      </w:r>
      <w:r w:rsidR="003A38DA">
        <w:rPr>
          <w:rFonts w:ascii="Arial" w:hAnsi="Arial" w:cs="Arial"/>
          <w:sz w:val="22"/>
          <w:szCs w:val="22"/>
        </w:rPr>
        <w:t xml:space="preserve"> (as just one example)</w:t>
      </w:r>
      <w:bookmarkStart w:id="0" w:name="_GoBack"/>
      <w:bookmarkEnd w:id="0"/>
      <w:r w:rsidR="009819FA">
        <w:rPr>
          <w:rFonts w:ascii="Arial" w:hAnsi="Arial" w:cs="Arial"/>
          <w:sz w:val="22"/>
          <w:szCs w:val="22"/>
        </w:rPr>
        <w:t>, 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these paradigms</w:t>
      </w:r>
      <w:r w:rsidR="00E420D9">
        <w:rPr>
          <w:rFonts w:ascii="Arial" w:hAnsi="Arial" w:cs="Arial"/>
          <w:sz w:val="22"/>
          <w:szCs w:val="22"/>
        </w:rPr>
        <w:t>. Similarly, repetition is a primary component of rehabilitation practices, but to what extent repetition during walking contributes to altered</w:t>
      </w:r>
      <w:r w:rsidR="00157E90">
        <w:rPr>
          <w:rFonts w:ascii="Arial" w:hAnsi="Arial" w:cs="Arial"/>
          <w:sz w:val="22"/>
          <w:szCs w:val="22"/>
        </w:rPr>
        <w:t>, whether adaptive or maladaptive,</w:t>
      </w:r>
      <w:r w:rsidR="00E420D9">
        <w:rPr>
          <w:rFonts w:ascii="Arial" w:hAnsi="Arial" w:cs="Arial"/>
          <w:sz w:val="22"/>
          <w:szCs w:val="22"/>
        </w:rPr>
        <w:t xml:space="preserve"> gait patterns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A849521"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4CCE3271"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7FB0F" w14:textId="77777777" w:rsidR="008C56E0" w:rsidRDefault="008C56E0" w:rsidP="006F2C7A">
      <w:r>
        <w:separator/>
      </w:r>
    </w:p>
  </w:endnote>
  <w:endnote w:type="continuationSeparator" w:id="0">
    <w:p w14:paraId="483D31A9" w14:textId="77777777" w:rsidR="008C56E0" w:rsidRDefault="008C56E0"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D23DA" w14:textId="77777777" w:rsidR="008C56E0" w:rsidRDefault="008C56E0" w:rsidP="006F2C7A">
      <w:r>
        <w:separator/>
      </w:r>
    </w:p>
  </w:footnote>
  <w:footnote w:type="continuationSeparator" w:id="0">
    <w:p w14:paraId="50A19891" w14:textId="77777777" w:rsidR="008C56E0" w:rsidRDefault="008C56E0"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A38DA"/>
    <w:rsid w:val="003B4C11"/>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6F3FCF"/>
    <w:rsid w:val="00711AA4"/>
    <w:rsid w:val="00713996"/>
    <w:rsid w:val="00716112"/>
    <w:rsid w:val="00724D91"/>
    <w:rsid w:val="0073552A"/>
    <w:rsid w:val="007427F2"/>
    <w:rsid w:val="00783A75"/>
    <w:rsid w:val="007859FE"/>
    <w:rsid w:val="007B0B53"/>
    <w:rsid w:val="007B365D"/>
    <w:rsid w:val="007D2F1F"/>
    <w:rsid w:val="007E0AE3"/>
    <w:rsid w:val="007F33F9"/>
    <w:rsid w:val="007F34FB"/>
    <w:rsid w:val="00846493"/>
    <w:rsid w:val="00874C9F"/>
    <w:rsid w:val="008A5CF2"/>
    <w:rsid w:val="008A7466"/>
    <w:rsid w:val="008B5EE2"/>
    <w:rsid w:val="008C56E0"/>
    <w:rsid w:val="008D27BE"/>
    <w:rsid w:val="008E7961"/>
    <w:rsid w:val="00906B47"/>
    <w:rsid w:val="0095579C"/>
    <w:rsid w:val="009779F5"/>
    <w:rsid w:val="009819FA"/>
    <w:rsid w:val="009A4195"/>
    <w:rsid w:val="009A41F1"/>
    <w:rsid w:val="009A73D8"/>
    <w:rsid w:val="009C4BA9"/>
    <w:rsid w:val="00A4711D"/>
    <w:rsid w:val="00A54A31"/>
    <w:rsid w:val="00AB0269"/>
    <w:rsid w:val="00AB615D"/>
    <w:rsid w:val="00AC4349"/>
    <w:rsid w:val="00AC5CE2"/>
    <w:rsid w:val="00AC7890"/>
    <w:rsid w:val="00AD715E"/>
    <w:rsid w:val="00AE4FAF"/>
    <w:rsid w:val="00AF59A7"/>
    <w:rsid w:val="00B0087E"/>
    <w:rsid w:val="00B21DEF"/>
    <w:rsid w:val="00B33EE3"/>
    <w:rsid w:val="00B52219"/>
    <w:rsid w:val="00B56A2E"/>
    <w:rsid w:val="00B61D34"/>
    <w:rsid w:val="00BC339C"/>
    <w:rsid w:val="00C0308F"/>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649E"/>
    <w:rsid w:val="00EF5F17"/>
    <w:rsid w:val="00F12C16"/>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5ECFA-8A9B-974D-A364-2CEF23932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2</TotalTime>
  <Pages>2</Pages>
  <Words>2575</Words>
  <Characters>1468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Hyosub Kim</cp:lastModifiedBy>
  <cp:revision>13</cp:revision>
  <cp:lastPrinted>2012-05-24T14:45:00Z</cp:lastPrinted>
  <dcterms:created xsi:type="dcterms:W3CDTF">2020-05-26T14:04:00Z</dcterms:created>
  <dcterms:modified xsi:type="dcterms:W3CDTF">2020-06-02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